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126297E" w14:textId="551E2865" w:rsidR="00D52FA5" w:rsidRPr="007A018E" w:rsidRDefault="00D52FA5" w:rsidP="00D52FA5">
      <w:pPr>
        <w:spacing w:after="120"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upplementary table </w:t>
      </w:r>
      <w:r w:rsidR="00741469">
        <w:rPr>
          <w:rFonts w:ascii="Times New Roman" w:hAnsi="Times New Roman" w:cs="Times New Roman"/>
        </w:rPr>
        <w:t>2</w:t>
      </w:r>
      <w:r w:rsidRPr="007A018E">
        <w:rPr>
          <w:rFonts w:ascii="Times New Roman" w:hAnsi="Times New Roman" w:cs="Times New Roman"/>
        </w:rPr>
        <w:t xml:space="preserve">: Calculated Z values from the Gaussian fit parameters in </w:t>
      </w:r>
      <w:r w:rsidR="00C32948">
        <w:rPr>
          <w:rFonts w:ascii="Times New Roman" w:hAnsi="Times New Roman" w:cs="Times New Roman"/>
        </w:rPr>
        <w:t>s</w:t>
      </w:r>
      <w:bookmarkStart w:id="0" w:name="_GoBack"/>
      <w:bookmarkEnd w:id="0"/>
      <w:r>
        <w:rPr>
          <w:rFonts w:ascii="Times New Roman" w:hAnsi="Times New Roman" w:cs="Times New Roman"/>
        </w:rPr>
        <w:t xml:space="preserve">upplementary </w:t>
      </w:r>
      <w:r w:rsidR="00C32948">
        <w:rPr>
          <w:rFonts w:ascii="Times New Roman" w:hAnsi="Times New Roman" w:cs="Times New Roman"/>
        </w:rPr>
        <w:t>File</w:t>
      </w:r>
      <w:r>
        <w:rPr>
          <w:rFonts w:ascii="Times New Roman" w:hAnsi="Times New Roman" w:cs="Times New Roman"/>
        </w:rPr>
        <w:t xml:space="preserve"> </w:t>
      </w:r>
      <w:r w:rsidR="00C42651">
        <w:rPr>
          <w:rFonts w:ascii="Times New Roman" w:hAnsi="Times New Roman" w:cs="Times New Roman"/>
        </w:rPr>
        <w:t>1</w:t>
      </w:r>
      <w:r w:rsidRPr="007A018E">
        <w:rPr>
          <w:rFonts w:ascii="Times New Roman" w:hAnsi="Times New Roman" w:cs="Times New Roman"/>
        </w:rPr>
        <w:t xml:space="preserve">. </w:t>
      </w:r>
      <w:r w:rsidRPr="007A018E">
        <w:rPr>
          <w:rFonts w:ascii="Times New Roman" w:hAnsi="Times New Roman" w:cs="Times New Roman"/>
          <w:color w:val="000000" w:themeColor="text1"/>
        </w:rPr>
        <w:t xml:space="preserve">Z&gt;2 indicates </w:t>
      </w:r>
      <w:r w:rsidRPr="007A018E">
        <w:rPr>
          <w:rFonts w:ascii="Times New Roman" w:hAnsi="Times New Roman" w:cs="Times New Roman"/>
        </w:rPr>
        <w:t>s</w:t>
      </w:r>
      <w:r w:rsidRPr="007A018E">
        <w:rPr>
          <w:rFonts w:ascii="Times New Roman" w:hAnsi="Times New Roman" w:cs="Times New Roman"/>
          <w:color w:val="000000" w:themeColor="text1"/>
        </w:rPr>
        <w:t xml:space="preserve">tatistically significant differences </w:t>
      </w:r>
      <w:r w:rsidRPr="007A018E">
        <w:rPr>
          <w:rFonts w:ascii="Times New Roman" w:hAnsi="Times New Roman" w:cs="Times New Roman"/>
        </w:rPr>
        <w:fldChar w:fldCharType="begin"/>
      </w:r>
      <w:r w:rsidRPr="007A018E">
        <w:rPr>
          <w:rFonts w:ascii="Times New Roman" w:hAnsi="Times New Roman" w:cs="Times New Roman"/>
        </w:rPr>
        <w:instrText xml:space="preserve"> ADDIN EN.CITE &lt;EndNote&gt;&lt;Cite&gt;&lt;Author&gt;Anderson&lt;/Author&gt;&lt;Year&gt;2001&lt;/Year&gt;&lt;RecNum&gt;21762&lt;/RecNum&gt;&lt;DisplayText&gt;(37)&lt;/DisplayText&gt;&lt;record&gt;&lt;rec-number&gt;21762&lt;/rec-number&gt;&lt;foreign-keys&gt;&lt;key app="EN" db-id="ss5sze25sew9wee92wsx5wxrrfew2x55srrx" timestamp="1638301251"&gt;21762&lt;/key&gt;&lt;/foreign-keys&gt;&lt;ref-type name="Book"&gt;6&lt;/ref-type&gt;&lt;contributors&gt;&lt;authors&gt;&lt;author&gt;Anderson, D. &lt;/author&gt;&lt;author&gt;Sweeney, D.J. &lt;/author&gt;&lt;author&gt;Williams, T.A. &lt;/author&gt;&lt;author&gt;Camm, J.D. &lt;/author&gt;&lt;author&gt;Cochran, J.J.&lt;/author&gt;&lt;/authors&gt;&lt;/contributors&gt;&lt;titles&gt;&lt;title&gt;Modern Business Statistics with Microsoft Excel&lt;/title&gt;&lt;/titles&gt;&lt;volume&gt;&amp;#xD;&lt;/volume&gt;&lt;dates&gt;&lt;year&gt;2001&lt;/year&gt;&lt;/dates&gt;&lt;urls&gt;&lt;/urls&gt;&lt;/record&gt;&lt;/Cite&gt;&lt;/EndNote&gt;</w:instrText>
      </w:r>
      <w:r w:rsidRPr="007A018E">
        <w:rPr>
          <w:rFonts w:ascii="Times New Roman" w:hAnsi="Times New Roman" w:cs="Times New Roman"/>
        </w:rPr>
        <w:fldChar w:fldCharType="separate"/>
      </w:r>
      <w:r w:rsidRPr="007A018E">
        <w:rPr>
          <w:rFonts w:ascii="Times New Roman" w:hAnsi="Times New Roman" w:cs="Times New Roman"/>
          <w:noProof/>
        </w:rPr>
        <w:t>(37)</w:t>
      </w:r>
      <w:r w:rsidRPr="007A018E">
        <w:rPr>
          <w:rFonts w:ascii="Times New Roman" w:hAnsi="Times New Roman" w:cs="Times New Roman"/>
        </w:rPr>
        <w:fldChar w:fldCharType="end"/>
      </w:r>
      <w:r w:rsidRPr="007A018E">
        <w:rPr>
          <w:rFonts w:ascii="Times New Roman" w:hAnsi="Times New Roman" w:cs="Times New Roman"/>
        </w:rPr>
        <w:t xml:space="preserve">. </w:t>
      </w:r>
    </w:p>
    <w:tbl>
      <w:tblPr>
        <w:tblW w:w="10260" w:type="dxa"/>
        <w:tblInd w:w="-882" w:type="dxa"/>
        <w:tblLook w:val="04A0" w:firstRow="1" w:lastRow="0" w:firstColumn="1" w:lastColumn="0" w:noHBand="0" w:noVBand="1"/>
      </w:tblPr>
      <w:tblGrid>
        <w:gridCol w:w="2250"/>
        <w:gridCol w:w="1440"/>
        <w:gridCol w:w="1260"/>
        <w:gridCol w:w="1440"/>
        <w:gridCol w:w="1170"/>
        <w:gridCol w:w="1440"/>
        <w:gridCol w:w="1371"/>
      </w:tblGrid>
      <w:tr w:rsidR="00D52FA5" w:rsidRPr="00B95154" w14:paraId="6FA3BE06" w14:textId="77777777" w:rsidTr="002D19CA">
        <w:trPr>
          <w:trHeight w:val="300"/>
        </w:trPr>
        <w:tc>
          <w:tcPr>
            <w:tcW w:w="10260" w:type="dxa"/>
            <w:gridSpan w:val="7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50127873" w14:textId="77777777" w:rsidR="00D52FA5" w:rsidRPr="00CF49C7" w:rsidRDefault="00D52FA5" w:rsidP="002D19C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F49C7">
              <w:rPr>
                <w:rFonts w:ascii="Times New Roman" w:eastAsia="Times New Roman" w:hAnsi="Times New Roman" w:cs="Times New Roman"/>
                <w:color w:val="000000"/>
              </w:rPr>
              <w:t>Z values for Gaussians</w:t>
            </w:r>
          </w:p>
        </w:tc>
      </w:tr>
      <w:tr w:rsidR="00D52FA5" w:rsidRPr="00B95154" w14:paraId="6D9B3C00" w14:textId="77777777" w:rsidTr="002D19CA">
        <w:trPr>
          <w:trHeight w:val="288"/>
        </w:trPr>
        <w:tc>
          <w:tcPr>
            <w:tcW w:w="22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DDBBF" w14:textId="77777777" w:rsidR="00D52FA5" w:rsidRPr="00CF49C7" w:rsidRDefault="00D52FA5" w:rsidP="002D19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F49C7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41A0F" w14:textId="77777777" w:rsidR="00D52FA5" w:rsidRPr="00CF49C7" w:rsidRDefault="00D52FA5" w:rsidP="002D19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F49C7">
              <w:rPr>
                <w:rFonts w:ascii="Times New Roman" w:eastAsia="Times New Roman" w:hAnsi="Times New Roman" w:cs="Times New Roman"/>
                <w:color w:val="000000"/>
              </w:rPr>
              <w:t xml:space="preserve">FGFR1 + </w:t>
            </w:r>
          </w:p>
          <w:p w14:paraId="37888C0A" w14:textId="77777777" w:rsidR="00D52FA5" w:rsidRPr="00CF49C7" w:rsidRDefault="00D52FA5" w:rsidP="002D19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F49C7">
              <w:rPr>
                <w:rFonts w:ascii="Times New Roman" w:eastAsia="Times New Roman" w:hAnsi="Times New Roman" w:cs="Times New Roman"/>
                <w:color w:val="000000"/>
              </w:rPr>
              <w:t>130nM FGF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712644" w14:textId="77777777" w:rsidR="00D52FA5" w:rsidRPr="00CF49C7" w:rsidRDefault="00D52FA5" w:rsidP="002D19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F49C7">
              <w:rPr>
                <w:rFonts w:ascii="Times New Roman" w:eastAsia="Times New Roman" w:hAnsi="Times New Roman" w:cs="Times New Roman"/>
                <w:color w:val="000000"/>
              </w:rPr>
              <w:t>FGFR1 + 3nM FGF4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D5AEE1" w14:textId="77777777" w:rsidR="00D52FA5" w:rsidRPr="00CF49C7" w:rsidRDefault="00D52FA5" w:rsidP="002D19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F49C7">
              <w:rPr>
                <w:rFonts w:ascii="Times New Roman" w:eastAsia="Times New Roman" w:hAnsi="Times New Roman" w:cs="Times New Roman"/>
                <w:color w:val="000000"/>
              </w:rPr>
              <w:t>FGFR1 + 130nM FGF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A2E612" w14:textId="77777777" w:rsidR="00D52FA5" w:rsidRPr="00CF49C7" w:rsidRDefault="00D52FA5" w:rsidP="002D19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F49C7">
              <w:rPr>
                <w:rFonts w:ascii="Times New Roman" w:eastAsia="Times New Roman" w:hAnsi="Times New Roman" w:cs="Times New Roman"/>
                <w:color w:val="000000"/>
              </w:rPr>
              <w:t>LAT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6135F4" w14:textId="77777777" w:rsidR="00D52FA5" w:rsidRPr="00CF49C7" w:rsidRDefault="00D52FA5" w:rsidP="002D19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F49C7">
              <w:rPr>
                <w:rFonts w:ascii="Times New Roman" w:eastAsia="Times New Roman" w:hAnsi="Times New Roman" w:cs="Times New Roman"/>
                <w:color w:val="000000"/>
              </w:rPr>
              <w:t>TrkA</w:t>
            </w:r>
            <w:proofErr w:type="spellEnd"/>
            <w:r w:rsidRPr="00CF49C7">
              <w:rPr>
                <w:rFonts w:ascii="Times New Roman" w:eastAsia="Times New Roman" w:hAnsi="Times New Roman" w:cs="Times New Roman"/>
                <w:color w:val="000000"/>
              </w:rPr>
              <w:t xml:space="preserve"> +  130nM NT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75F9D64" w14:textId="77777777" w:rsidR="00D52FA5" w:rsidRPr="00CF49C7" w:rsidRDefault="00D52FA5" w:rsidP="002D19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F49C7">
              <w:rPr>
                <w:rFonts w:ascii="Times New Roman" w:eastAsia="Times New Roman" w:hAnsi="Times New Roman" w:cs="Times New Roman"/>
                <w:color w:val="000000"/>
              </w:rPr>
              <w:t xml:space="preserve">FGFR1 </w:t>
            </w:r>
          </w:p>
          <w:p w14:paraId="0A25F7AC" w14:textId="77777777" w:rsidR="00D52FA5" w:rsidRPr="00CF49C7" w:rsidRDefault="00D52FA5" w:rsidP="002D19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F49C7">
              <w:rPr>
                <w:rFonts w:ascii="Times New Roman" w:eastAsia="Times New Roman" w:hAnsi="Times New Roman" w:cs="Times New Roman"/>
                <w:color w:val="000000"/>
              </w:rPr>
              <w:t>no ligand</w:t>
            </w:r>
          </w:p>
        </w:tc>
      </w:tr>
      <w:tr w:rsidR="00D52FA5" w:rsidRPr="00B95154" w14:paraId="3F5F470A" w14:textId="77777777" w:rsidTr="002D19CA">
        <w:trPr>
          <w:trHeight w:val="288"/>
        </w:trPr>
        <w:tc>
          <w:tcPr>
            <w:tcW w:w="22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59C6E1" w14:textId="77777777" w:rsidR="00D52FA5" w:rsidRPr="00CF49C7" w:rsidRDefault="00D52FA5" w:rsidP="002D19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F49C7">
              <w:rPr>
                <w:rFonts w:ascii="Times New Roman" w:eastAsia="Times New Roman" w:hAnsi="Times New Roman" w:cs="Times New Roman"/>
                <w:color w:val="000000"/>
              </w:rPr>
              <w:t>FGFR1 + 130nM FGF9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2FA1BF" w14:textId="77777777" w:rsidR="00D52FA5" w:rsidRPr="00CF49C7" w:rsidRDefault="00D52FA5" w:rsidP="002D19C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F49C7">
              <w:rPr>
                <w:rFonts w:ascii="Times New Roman" w:eastAsia="Times New Roman" w:hAnsi="Times New Roman" w:cs="Times New Roman"/>
                <w:color w:val="000000"/>
              </w:rPr>
              <w:t>2.66409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5CE78B" w14:textId="77777777" w:rsidR="00D52FA5" w:rsidRPr="00CF49C7" w:rsidRDefault="00D52FA5" w:rsidP="002D19C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F49C7">
              <w:rPr>
                <w:rFonts w:ascii="Times New Roman" w:eastAsia="Times New Roman" w:hAnsi="Times New Roman" w:cs="Times New Roman"/>
                <w:color w:val="000000"/>
              </w:rPr>
              <w:t>4.477257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2B7A18" w14:textId="77777777" w:rsidR="00D52FA5" w:rsidRPr="00CF49C7" w:rsidRDefault="00D52FA5" w:rsidP="002D19C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F49C7">
              <w:rPr>
                <w:rFonts w:ascii="Times New Roman" w:eastAsia="Times New Roman" w:hAnsi="Times New Roman" w:cs="Times New Roman"/>
                <w:color w:val="000000"/>
              </w:rPr>
              <w:t>0.3181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F79FD8" w14:textId="77777777" w:rsidR="00D52FA5" w:rsidRPr="00CF49C7" w:rsidRDefault="00D52FA5" w:rsidP="002D19C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F49C7">
              <w:rPr>
                <w:rFonts w:ascii="Times New Roman" w:eastAsia="Times New Roman" w:hAnsi="Times New Roman" w:cs="Times New Roman"/>
                <w:color w:val="000000"/>
              </w:rPr>
              <w:t>5.901904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BBF2FE" w14:textId="77777777" w:rsidR="00D52FA5" w:rsidRPr="00CF49C7" w:rsidRDefault="00D52FA5" w:rsidP="002D19C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F49C7">
              <w:rPr>
                <w:rFonts w:ascii="Times New Roman" w:eastAsia="Times New Roman" w:hAnsi="Times New Roman" w:cs="Times New Roman"/>
                <w:color w:val="000000"/>
              </w:rPr>
              <w:t>0.43688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465C5BA" w14:textId="77777777" w:rsidR="00D52FA5" w:rsidRPr="00CF49C7" w:rsidRDefault="00D52FA5" w:rsidP="002D19C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F49C7">
              <w:rPr>
                <w:rFonts w:ascii="Times New Roman" w:eastAsia="Times New Roman" w:hAnsi="Times New Roman" w:cs="Times New Roman"/>
                <w:color w:val="000000"/>
              </w:rPr>
              <w:t>4.868914751</w:t>
            </w:r>
          </w:p>
        </w:tc>
      </w:tr>
      <w:tr w:rsidR="00D52FA5" w:rsidRPr="00B95154" w14:paraId="7CEDC3A1" w14:textId="77777777" w:rsidTr="002D19CA">
        <w:trPr>
          <w:trHeight w:val="288"/>
        </w:trPr>
        <w:tc>
          <w:tcPr>
            <w:tcW w:w="22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3515A3" w14:textId="77777777" w:rsidR="00D52FA5" w:rsidRPr="00CF49C7" w:rsidRDefault="00D52FA5" w:rsidP="002D19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F49C7">
              <w:rPr>
                <w:rFonts w:ascii="Times New Roman" w:eastAsia="Times New Roman" w:hAnsi="Times New Roman" w:cs="Times New Roman"/>
                <w:color w:val="000000"/>
              </w:rPr>
              <w:t>FGFR1 + 130nM FGF4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208BE13D" w14:textId="77777777" w:rsidR="00D52FA5" w:rsidRPr="00CF49C7" w:rsidRDefault="00D52FA5" w:rsidP="002D19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F49C7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4C9E87" w14:textId="77777777" w:rsidR="00D52FA5" w:rsidRPr="00CF49C7" w:rsidRDefault="00D52FA5" w:rsidP="002D19C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F49C7">
              <w:rPr>
                <w:rFonts w:ascii="Times New Roman" w:eastAsia="Times New Roman" w:hAnsi="Times New Roman" w:cs="Times New Roman"/>
                <w:color w:val="000000"/>
              </w:rPr>
              <w:t>10.4334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6A71D0" w14:textId="77777777" w:rsidR="00D52FA5" w:rsidRPr="00CF49C7" w:rsidRDefault="00D52FA5" w:rsidP="002D19C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F49C7">
              <w:rPr>
                <w:rFonts w:ascii="Times New Roman" w:eastAsia="Times New Roman" w:hAnsi="Times New Roman" w:cs="Times New Roman"/>
                <w:color w:val="000000"/>
              </w:rPr>
              <w:t>3.37944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9D316D" w14:textId="77777777" w:rsidR="00D52FA5" w:rsidRPr="00CF49C7" w:rsidRDefault="00D52FA5" w:rsidP="002D19C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F49C7">
              <w:rPr>
                <w:rFonts w:ascii="Times New Roman" w:eastAsia="Times New Roman" w:hAnsi="Times New Roman" w:cs="Times New Roman"/>
                <w:color w:val="000000"/>
              </w:rPr>
              <w:t>9.628828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7DD58C" w14:textId="77777777" w:rsidR="00D52FA5" w:rsidRPr="00CF49C7" w:rsidRDefault="00D52FA5" w:rsidP="002D19C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F49C7">
              <w:rPr>
                <w:rFonts w:ascii="Times New Roman" w:eastAsia="Times New Roman" w:hAnsi="Times New Roman" w:cs="Times New Roman"/>
                <w:color w:val="000000"/>
              </w:rPr>
              <w:t>3.42178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876497B" w14:textId="77777777" w:rsidR="00D52FA5" w:rsidRPr="00CF49C7" w:rsidRDefault="00D52FA5" w:rsidP="002D19C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F49C7">
              <w:rPr>
                <w:rFonts w:ascii="Times New Roman" w:eastAsia="Times New Roman" w:hAnsi="Times New Roman" w:cs="Times New Roman"/>
                <w:color w:val="000000"/>
              </w:rPr>
              <w:t>7.801433959</w:t>
            </w:r>
          </w:p>
        </w:tc>
      </w:tr>
      <w:tr w:rsidR="00D52FA5" w:rsidRPr="00B95154" w14:paraId="38DB18B2" w14:textId="77777777" w:rsidTr="002D19CA">
        <w:trPr>
          <w:trHeight w:val="288"/>
        </w:trPr>
        <w:tc>
          <w:tcPr>
            <w:tcW w:w="22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6F06C" w14:textId="77777777" w:rsidR="00D52FA5" w:rsidRPr="00CF49C7" w:rsidRDefault="00D52FA5" w:rsidP="002D19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F49C7">
              <w:rPr>
                <w:rFonts w:ascii="Times New Roman" w:eastAsia="Times New Roman" w:hAnsi="Times New Roman" w:cs="Times New Roman"/>
                <w:color w:val="000000"/>
              </w:rPr>
              <w:t>FGFR1 + 3nM FGF4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15F23FAC" w14:textId="77777777" w:rsidR="00D52FA5" w:rsidRPr="00CF49C7" w:rsidRDefault="00D52FA5" w:rsidP="002D19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F49C7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09815432" w14:textId="77777777" w:rsidR="00D52FA5" w:rsidRPr="00CF49C7" w:rsidRDefault="00D52FA5" w:rsidP="002D19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F49C7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87CA2C" w14:textId="77777777" w:rsidR="00D52FA5" w:rsidRPr="00CF49C7" w:rsidRDefault="00D52FA5" w:rsidP="002D19C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F49C7">
              <w:rPr>
                <w:rFonts w:ascii="Times New Roman" w:eastAsia="Times New Roman" w:hAnsi="Times New Roman" w:cs="Times New Roman"/>
                <w:color w:val="000000"/>
              </w:rPr>
              <w:t>4.76893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63C2D1" w14:textId="77777777" w:rsidR="00D52FA5" w:rsidRPr="00CF49C7" w:rsidRDefault="00D52FA5" w:rsidP="002D19C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F49C7">
              <w:rPr>
                <w:rFonts w:ascii="Times New Roman" w:eastAsia="Times New Roman" w:hAnsi="Times New Roman" w:cs="Times New Roman"/>
                <w:color w:val="000000"/>
              </w:rPr>
              <w:t>3.348705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3594AF" w14:textId="77777777" w:rsidR="00D52FA5" w:rsidRPr="00CF49C7" w:rsidRDefault="00D52FA5" w:rsidP="002D19C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F49C7">
              <w:rPr>
                <w:rFonts w:ascii="Times New Roman" w:eastAsia="Times New Roman" w:hAnsi="Times New Roman" w:cs="Times New Roman"/>
                <w:color w:val="000000"/>
              </w:rPr>
              <w:t>3.22172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195BF5D" w14:textId="77777777" w:rsidR="00D52FA5" w:rsidRPr="00CF49C7" w:rsidRDefault="00D52FA5" w:rsidP="002D19C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F49C7">
              <w:rPr>
                <w:rFonts w:ascii="Times New Roman" w:eastAsia="Times New Roman" w:hAnsi="Times New Roman" w:cs="Times New Roman"/>
                <w:color w:val="000000"/>
              </w:rPr>
              <w:t>3.221729253</w:t>
            </w:r>
          </w:p>
        </w:tc>
      </w:tr>
      <w:tr w:rsidR="00D52FA5" w:rsidRPr="00B95154" w14:paraId="30A20ED4" w14:textId="77777777" w:rsidTr="002D19CA">
        <w:trPr>
          <w:trHeight w:val="288"/>
        </w:trPr>
        <w:tc>
          <w:tcPr>
            <w:tcW w:w="22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F2A33" w14:textId="77777777" w:rsidR="00D52FA5" w:rsidRPr="00CF49C7" w:rsidRDefault="00D52FA5" w:rsidP="002D19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F49C7">
              <w:rPr>
                <w:rFonts w:ascii="Times New Roman" w:eastAsia="Times New Roman" w:hAnsi="Times New Roman" w:cs="Times New Roman"/>
                <w:color w:val="000000"/>
              </w:rPr>
              <w:t>FGFR1 + 130nM FGF8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2012AF96" w14:textId="77777777" w:rsidR="00D52FA5" w:rsidRPr="00CF49C7" w:rsidRDefault="00D52FA5" w:rsidP="002D19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F49C7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07E6C4CB" w14:textId="77777777" w:rsidR="00D52FA5" w:rsidRPr="00CF49C7" w:rsidRDefault="00D52FA5" w:rsidP="002D19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F49C7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3B18552C" w14:textId="77777777" w:rsidR="00D52FA5" w:rsidRPr="00CF49C7" w:rsidRDefault="00D52FA5" w:rsidP="002D19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F49C7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84005" w14:textId="77777777" w:rsidR="00D52FA5" w:rsidRPr="00CF49C7" w:rsidRDefault="00D52FA5" w:rsidP="002D19C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F49C7">
              <w:rPr>
                <w:rFonts w:ascii="Times New Roman" w:eastAsia="Times New Roman" w:hAnsi="Times New Roman" w:cs="Times New Roman"/>
                <w:color w:val="000000"/>
              </w:rPr>
              <w:t>6.089074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CBACA" w14:textId="77777777" w:rsidR="00D52FA5" w:rsidRPr="00CF49C7" w:rsidRDefault="00D52FA5" w:rsidP="002D19C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F49C7">
              <w:rPr>
                <w:rFonts w:ascii="Times New Roman" w:eastAsia="Times New Roman" w:hAnsi="Times New Roman" w:cs="Times New Roman"/>
                <w:color w:val="000000"/>
              </w:rPr>
              <w:t>0.13804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86688FD" w14:textId="77777777" w:rsidR="00D52FA5" w:rsidRPr="00CF49C7" w:rsidRDefault="00D52FA5" w:rsidP="002D19C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F49C7">
              <w:rPr>
                <w:rFonts w:ascii="Times New Roman" w:eastAsia="Times New Roman" w:hAnsi="Times New Roman" w:cs="Times New Roman"/>
                <w:color w:val="000000"/>
              </w:rPr>
              <w:t>4.910927558</w:t>
            </w:r>
          </w:p>
        </w:tc>
      </w:tr>
      <w:tr w:rsidR="00D52FA5" w:rsidRPr="00B95154" w14:paraId="129FCA37" w14:textId="77777777" w:rsidTr="002D19CA">
        <w:trPr>
          <w:trHeight w:val="233"/>
        </w:trPr>
        <w:tc>
          <w:tcPr>
            <w:tcW w:w="22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1FA857" w14:textId="77777777" w:rsidR="00D52FA5" w:rsidRPr="00CF49C7" w:rsidRDefault="00D52FA5" w:rsidP="002D19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F49C7">
              <w:rPr>
                <w:rFonts w:ascii="Times New Roman" w:eastAsia="Times New Roman" w:hAnsi="Times New Roman" w:cs="Times New Roman"/>
                <w:color w:val="000000"/>
              </w:rPr>
              <w:t>LAT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5D89FCD4" w14:textId="77777777" w:rsidR="00D52FA5" w:rsidRPr="00CF49C7" w:rsidRDefault="00D52FA5" w:rsidP="002D19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F49C7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11B52816" w14:textId="77777777" w:rsidR="00D52FA5" w:rsidRPr="00CF49C7" w:rsidRDefault="00D52FA5" w:rsidP="002D19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F49C7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6DCF8A03" w14:textId="77777777" w:rsidR="00D52FA5" w:rsidRPr="00CF49C7" w:rsidRDefault="00D52FA5" w:rsidP="002D19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F49C7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4DEE93DE" w14:textId="77777777" w:rsidR="00D52FA5" w:rsidRPr="00CF49C7" w:rsidRDefault="00D52FA5" w:rsidP="002D19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F49C7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AB9260" w14:textId="77777777" w:rsidR="00D52FA5" w:rsidRPr="00CF49C7" w:rsidRDefault="00D52FA5" w:rsidP="002D19C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F49C7">
              <w:rPr>
                <w:rFonts w:ascii="Times New Roman" w:eastAsia="Times New Roman" w:hAnsi="Times New Roman" w:cs="Times New Roman"/>
                <w:color w:val="000000"/>
              </w:rPr>
              <w:t>5.82587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51B47D6" w14:textId="77777777" w:rsidR="00D52FA5" w:rsidRPr="00CF49C7" w:rsidRDefault="00D52FA5" w:rsidP="002D19C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F49C7">
              <w:rPr>
                <w:rFonts w:ascii="Times New Roman" w:eastAsia="Times New Roman" w:hAnsi="Times New Roman" w:cs="Times New Roman"/>
                <w:color w:val="000000"/>
              </w:rPr>
              <w:t>0.37353812</w:t>
            </w:r>
          </w:p>
        </w:tc>
      </w:tr>
      <w:tr w:rsidR="00D52FA5" w:rsidRPr="00B95154" w14:paraId="5A6D5F08" w14:textId="77777777" w:rsidTr="002D19CA">
        <w:trPr>
          <w:trHeight w:val="413"/>
        </w:trPr>
        <w:tc>
          <w:tcPr>
            <w:tcW w:w="22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1D61EC" w14:textId="77777777" w:rsidR="00D52FA5" w:rsidRPr="00CF49C7" w:rsidRDefault="00D52FA5" w:rsidP="002D19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F49C7">
              <w:rPr>
                <w:rFonts w:ascii="Times New Roman" w:eastAsia="Times New Roman" w:hAnsi="Times New Roman" w:cs="Times New Roman"/>
                <w:color w:val="000000"/>
              </w:rPr>
              <w:t>TrkA+130nM NT3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BFBFBF"/>
            <w:noWrap/>
            <w:vAlign w:val="center"/>
            <w:hideMark/>
          </w:tcPr>
          <w:p w14:paraId="5D424837" w14:textId="77777777" w:rsidR="00D52FA5" w:rsidRPr="00CF49C7" w:rsidRDefault="00D52FA5" w:rsidP="002D19C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BFBFBF"/>
            <w:noWrap/>
            <w:vAlign w:val="center"/>
            <w:hideMark/>
          </w:tcPr>
          <w:p w14:paraId="52D949A2" w14:textId="77777777" w:rsidR="00D52FA5" w:rsidRPr="00CF49C7" w:rsidRDefault="00D52FA5" w:rsidP="002D19C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BFBFBF"/>
            <w:noWrap/>
            <w:vAlign w:val="center"/>
            <w:hideMark/>
          </w:tcPr>
          <w:p w14:paraId="74EABC04" w14:textId="77777777" w:rsidR="00D52FA5" w:rsidRPr="00CF49C7" w:rsidRDefault="00D52FA5" w:rsidP="002D19C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BFBFBF"/>
            <w:noWrap/>
            <w:vAlign w:val="center"/>
            <w:hideMark/>
          </w:tcPr>
          <w:p w14:paraId="6C3BE26E" w14:textId="77777777" w:rsidR="00D52FA5" w:rsidRPr="00CF49C7" w:rsidRDefault="00D52FA5" w:rsidP="002D19C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BFBFBF"/>
            <w:noWrap/>
            <w:vAlign w:val="center"/>
            <w:hideMark/>
          </w:tcPr>
          <w:p w14:paraId="506A9543" w14:textId="77777777" w:rsidR="00D52FA5" w:rsidRPr="00CF49C7" w:rsidRDefault="00D52FA5" w:rsidP="002D19C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3ED1C8F" w14:textId="77777777" w:rsidR="00D52FA5" w:rsidRPr="00CF49C7" w:rsidRDefault="00D52FA5" w:rsidP="002D19C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CF49C7">
              <w:rPr>
                <w:rFonts w:ascii="Times New Roman" w:hAnsi="Times New Roman" w:cs="Times New Roman"/>
                <w:color w:val="000000"/>
              </w:rPr>
              <w:t>4.24156545</w:t>
            </w:r>
          </w:p>
        </w:tc>
      </w:tr>
    </w:tbl>
    <w:p w14:paraId="1245FCE6" w14:textId="77777777" w:rsidR="00173183" w:rsidRDefault="00173183"/>
    <w:sectPr w:rsidR="0017318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52FA5"/>
    <w:rsid w:val="00054190"/>
    <w:rsid w:val="00173183"/>
    <w:rsid w:val="00250026"/>
    <w:rsid w:val="0049094F"/>
    <w:rsid w:val="00741469"/>
    <w:rsid w:val="00827F9B"/>
    <w:rsid w:val="00C32948"/>
    <w:rsid w:val="00C42651"/>
    <w:rsid w:val="00D52F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9B7F5CC"/>
  <w15:chartTrackingRefBased/>
  <w15:docId w15:val="{60A8F8F9-E42D-4AC3-85E1-EDE137AD02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52FA5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94</Words>
  <Characters>1110</Characters>
  <Application>Microsoft Office Word</Application>
  <DocSecurity>0</DocSecurity>
  <Lines>9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0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naya0602@outlook.com</dc:creator>
  <cp:keywords/>
  <dc:description/>
  <cp:lastModifiedBy>Kalina Hristova</cp:lastModifiedBy>
  <cp:revision>4</cp:revision>
  <dcterms:created xsi:type="dcterms:W3CDTF">2024-02-27T15:20:00Z</dcterms:created>
  <dcterms:modified xsi:type="dcterms:W3CDTF">2024-03-15T14:20:00Z</dcterms:modified>
</cp:coreProperties>
</file>